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FC6616" w:rsidRDefault="006F0EBA">
      <w:r>
        <w:fldChar w:fldCharType="begin">
          <w:fldData xml:space="preserve">PEVuZE5vdGU+PENpdGU+PEF1dGhvcj5UaG9tYTwvQXV0aG9yPjxZZWFyPjIwMTc8L1llYXI+PFJl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=
</w:fldData>
        </w:fldChar>
      </w:r>
      <w:r w:rsidR="00241198">
        <w:instrText xml:space="preserve"> ADDIN EN.CITE </w:instrText>
      </w:r>
      <w:r w:rsidR="00241198">
        <w:fldChar w:fldCharType="begin">
          <w:fldData xml:space="preserve">PEVuZE5vdGU+PENpdGU+PEF1dGhvcj5UaG9tYTwvQXV0aG9yPjxZZWFyPjIwMTc8L1llYXI+PFJl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=
</w:fldData>
        </w:fldChar>
      </w:r>
      <w:r w:rsidR="00241198">
        <w:instrText xml:space="preserve"> ADDIN EN.CITE.DATA </w:instrText>
      </w:r>
      <w:r w:rsidR="00241198">
        <w:fldChar w:fldCharType="end"/>
      </w:r>
      <w:r>
        <w:fldChar w:fldCharType="separate"/>
      </w:r>
      <w:r w:rsidR="00241198">
        <w:rPr>
          <w:noProof/>
        </w:rPr>
        <w:t>(Chen et al., 2017; Kuras et al., 2017; Thoma et al., 2017; A. Fiksdal, Abulseoud, &amp; Sharp, 2016; Barajas et al., 2015; Clift et al., 2015; Lindor et al., 2015; A. S. Fiksdal et al., 2014; Jadhav et al., 2014)</w:t>
      </w:r>
      <w:r>
        <w:fldChar w:fldCharType="end"/>
      </w:r>
    </w:p>
    <w:p w:rsidR="00241198" w:rsidRPr="00241198" w:rsidRDefault="00FC6616" w:rsidP="00241198">
      <w:pPr>
        <w:pStyle w:val="EndNoteBibliography"/>
        <w:ind w:left="720" w:hanging="720"/>
        <w:rPr>
          <w:noProof/>
        </w:rPr>
      </w:pPr>
      <w:r>
        <w:fldChar w:fldCharType="begin"/>
      </w:r>
      <w:r>
        <w:instrText xml:space="preserve"> ADDIN EN.REFLIST </w:instrText>
      </w:r>
      <w:r>
        <w:fldChar w:fldCharType="separate"/>
      </w:r>
      <w:bookmarkStart w:id="0" w:name="_GoBack"/>
      <w:r w:rsidR="00241198" w:rsidRPr="00241198">
        <w:rPr>
          <w:noProof/>
        </w:rPr>
        <w:t xml:space="preserve">Chen, X., Gianferante, D., Hanlin, L., Fiksdal, A., Breines, J. G., Thoma, M. V., &amp; Rohleder, N. (2017). HPA-axis and inflammatory reactivity to acute stress is related with basal HPA-axis activity. </w:t>
      </w:r>
      <w:r w:rsidR="00241198" w:rsidRPr="00241198">
        <w:rPr>
          <w:i/>
          <w:noProof/>
        </w:rPr>
        <w:t>Psychoneuroendocrinology, 78</w:t>
      </w:r>
      <w:r w:rsidR="00241198" w:rsidRPr="00241198">
        <w:rPr>
          <w:noProof/>
        </w:rPr>
        <w:t>, 168-176. doi:10.1016/j.psyneuen.2017.01.035</w:t>
      </w:r>
    </w:p>
    <w:p w:rsidR="00241198" w:rsidRPr="00241198" w:rsidRDefault="00241198" w:rsidP="00241198">
      <w:pPr>
        <w:pStyle w:val="EndNoteBibliography"/>
        <w:ind w:left="720" w:hanging="720"/>
        <w:rPr>
          <w:noProof/>
        </w:rPr>
      </w:pPr>
      <w:r w:rsidRPr="00241198">
        <w:rPr>
          <w:noProof/>
        </w:rPr>
        <w:t xml:space="preserve">Kuras, Y. I., Assaf, N., Thoma, M. V., Gianferante, D., Hanlin, L., Chen, X., . . . Rohleder, N. (2017). Blunted Diurnal Cortisol Activity in Healthy Adults with Childhood Adversity. </w:t>
      </w:r>
      <w:r w:rsidRPr="00241198">
        <w:rPr>
          <w:i/>
          <w:noProof/>
        </w:rPr>
        <w:t>Front Hum Neurosci, 11</w:t>
      </w:r>
      <w:r w:rsidRPr="00241198">
        <w:rPr>
          <w:noProof/>
        </w:rPr>
        <w:t>, 574. doi:10.3389/fnhum.2017.00574</w:t>
      </w:r>
    </w:p>
    <w:p w:rsidR="00241198" w:rsidRPr="00241198" w:rsidRDefault="00241198" w:rsidP="00241198">
      <w:pPr>
        <w:pStyle w:val="EndNoteBibliography"/>
        <w:ind w:left="720" w:hanging="720"/>
        <w:rPr>
          <w:noProof/>
        </w:rPr>
      </w:pPr>
      <w:r w:rsidRPr="00241198">
        <w:rPr>
          <w:noProof/>
        </w:rPr>
        <w:t xml:space="preserve">Thoma, M. V., Gianferante, D., Hanlin, L., Fiksdal, A., Chen, X., &amp; Rohleder, N. (2017). Stronger hypothalamus-pituitary-adrenal axis habituation predicts lesser sensitization of inflammatory response to repeated acute stress exposures in healthy young adults. </w:t>
      </w:r>
      <w:r w:rsidRPr="00241198">
        <w:rPr>
          <w:i/>
          <w:noProof/>
        </w:rPr>
        <w:t>Brain Behav Immun, 61</w:t>
      </w:r>
      <w:r w:rsidRPr="00241198">
        <w:rPr>
          <w:noProof/>
        </w:rPr>
        <w:t>, 228-235. doi:10.1016/j.bbi.2016.11.030</w:t>
      </w:r>
    </w:p>
    <w:p w:rsidR="00241198" w:rsidRPr="00241198" w:rsidRDefault="00241198" w:rsidP="00241198">
      <w:pPr>
        <w:pStyle w:val="EndNoteBibliography"/>
        <w:ind w:left="720" w:hanging="720"/>
        <w:rPr>
          <w:noProof/>
        </w:rPr>
      </w:pPr>
      <w:r w:rsidRPr="00241198">
        <w:rPr>
          <w:noProof/>
        </w:rPr>
        <w:t xml:space="preserve">Fiksdal, A., Abulseoud, O., &amp; Sharp, R. R. (2016). Ethical Considerations in the Use of Deep Brain Stimulation: Indications and Applications. In K. Lee, P. Duffy, &amp; A. Bieber (Eds.), </w:t>
      </w:r>
      <w:r w:rsidRPr="00241198">
        <w:rPr>
          <w:i/>
          <w:noProof/>
        </w:rPr>
        <w:t>Deep Brain Stimulation</w:t>
      </w:r>
      <w:r w:rsidRPr="00241198">
        <w:rPr>
          <w:noProof/>
        </w:rPr>
        <w:t xml:space="preserve"> (pp. 85--98): Pan Stanford.</w:t>
      </w:r>
    </w:p>
    <w:p w:rsidR="00241198" w:rsidRPr="00241198" w:rsidRDefault="00241198" w:rsidP="00241198">
      <w:pPr>
        <w:pStyle w:val="EndNoteBibliography"/>
        <w:ind w:left="720" w:hanging="720"/>
        <w:rPr>
          <w:noProof/>
        </w:rPr>
      </w:pPr>
      <w:r w:rsidRPr="00241198">
        <w:rPr>
          <w:noProof/>
        </w:rPr>
        <w:t xml:space="preserve">Barajas, M. R., Formea, C. M., McCormick, J. B., Abdalrhim, A. D., Han, L. C., McBane, R. D., . . . Kullo, I. J. (2015). A patient-centered approach to the development and pilot of a warfarin pharmacogenomics patient education tool for health professionals. </w:t>
      </w:r>
      <w:r w:rsidRPr="00241198">
        <w:rPr>
          <w:i/>
          <w:noProof/>
        </w:rPr>
        <w:t>Curr Pharm Teach Learn, 7</w:t>
      </w:r>
      <w:r w:rsidRPr="00241198">
        <w:rPr>
          <w:noProof/>
        </w:rPr>
        <w:t>(2), 249-255. doi:10.1016/j.cptl.2014.11.019</w:t>
      </w:r>
    </w:p>
    <w:p w:rsidR="00241198" w:rsidRPr="00241198" w:rsidRDefault="00241198" w:rsidP="00241198">
      <w:pPr>
        <w:pStyle w:val="EndNoteBibliography"/>
        <w:ind w:left="720" w:hanging="720"/>
        <w:rPr>
          <w:noProof/>
        </w:rPr>
      </w:pPr>
      <w:r w:rsidRPr="00241198">
        <w:rPr>
          <w:noProof/>
        </w:rPr>
        <w:t xml:space="preserve">Clift, K. E., Halverson, C. M., Fiksdal, A. S., Kumbamu, A., Sharp, R. R., &amp; McCormick, J. B. (2015). Patients' views on incidental findings from clinical exome sequencing. </w:t>
      </w:r>
      <w:r w:rsidRPr="00241198">
        <w:rPr>
          <w:i/>
          <w:noProof/>
        </w:rPr>
        <w:t>Appl Transl Genom, 4</w:t>
      </w:r>
      <w:r w:rsidRPr="00241198">
        <w:rPr>
          <w:noProof/>
        </w:rPr>
        <w:t>, 38-43. doi:10.1016/j.atg.2015.02.005</w:t>
      </w:r>
    </w:p>
    <w:p w:rsidR="00241198" w:rsidRPr="00241198" w:rsidRDefault="00241198" w:rsidP="00241198">
      <w:pPr>
        <w:pStyle w:val="EndNoteBibliography"/>
        <w:ind w:left="720" w:hanging="720"/>
        <w:rPr>
          <w:noProof/>
        </w:rPr>
      </w:pPr>
      <w:r w:rsidRPr="00241198">
        <w:rPr>
          <w:noProof/>
        </w:rPr>
        <w:t xml:space="preserve">Lindor, N. M., Schahl, K. A., Johnson, K. J., Hunt, K. S., Mensink, K. A., Wieben, E. D., . . . McCormick, J. B. (2015). Whole-Exome Sequencing of 10 Scientists: Evaluation of the Process and Outcomes. </w:t>
      </w:r>
      <w:r w:rsidRPr="00241198">
        <w:rPr>
          <w:i/>
          <w:noProof/>
        </w:rPr>
        <w:t>Mayo Clin Proc, 90</w:t>
      </w:r>
      <w:r w:rsidRPr="00241198">
        <w:rPr>
          <w:noProof/>
        </w:rPr>
        <w:t>(10), 1327-1337. doi:10.1016/j.mayocp.2015.05.021</w:t>
      </w:r>
    </w:p>
    <w:p w:rsidR="00241198" w:rsidRPr="00241198" w:rsidRDefault="00241198" w:rsidP="00241198">
      <w:pPr>
        <w:pStyle w:val="EndNoteBibliography"/>
        <w:ind w:left="720" w:hanging="720"/>
        <w:rPr>
          <w:noProof/>
        </w:rPr>
      </w:pPr>
      <w:r w:rsidRPr="00241198">
        <w:rPr>
          <w:noProof/>
        </w:rPr>
        <w:t xml:space="preserve">Fiksdal, A. S., Kumbamu, A., Jadhav, A. S., Cocos, C., Nelsen, L. A., Pathak, J., &amp; McCormick, J. B. (2014). Evaluating the process of online health information searching: a qualitative approach to exploring consumer perspectives. </w:t>
      </w:r>
      <w:r w:rsidRPr="00241198">
        <w:rPr>
          <w:i/>
          <w:noProof/>
        </w:rPr>
        <w:t>J Med Internet Res, 16</w:t>
      </w:r>
      <w:r w:rsidRPr="00241198">
        <w:rPr>
          <w:noProof/>
        </w:rPr>
        <w:t>(10), e224. doi:10.2196/jmir.3341</w:t>
      </w:r>
    </w:p>
    <w:p w:rsidR="00241198" w:rsidRPr="00241198" w:rsidRDefault="00241198" w:rsidP="00241198">
      <w:pPr>
        <w:pStyle w:val="EndNoteBibliography"/>
        <w:ind w:left="720" w:hanging="720"/>
        <w:rPr>
          <w:noProof/>
        </w:rPr>
      </w:pPr>
      <w:r w:rsidRPr="00241198">
        <w:rPr>
          <w:noProof/>
        </w:rPr>
        <w:t xml:space="preserve">Jadhav, A., Andrews, D., Fiksdal, A., Kumbamu, A., McCormick, J. B., Misitano, A., . . . Pathak, J. (2014). Comparative analysis of online health queries originating from personal computers and smart devices on a consumer health information portal. </w:t>
      </w:r>
      <w:r w:rsidRPr="00241198">
        <w:rPr>
          <w:i/>
          <w:noProof/>
        </w:rPr>
        <w:t>J Med Internet Res, 16</w:t>
      </w:r>
      <w:r w:rsidRPr="00241198">
        <w:rPr>
          <w:noProof/>
        </w:rPr>
        <w:t>(7), e160. doi:10.2196/jmir.3186</w:t>
      </w:r>
    </w:p>
    <w:bookmarkEnd w:id="0"/>
    <w:p w:rsidR="00497E71" w:rsidRDefault="00FC6616">
      <w:r>
        <w:fldChar w:fldCharType="end"/>
      </w:r>
    </w:p>
    <w:sectPr w:rsidR="00497E71" w:rsidSect="00034BE6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AEF" w:usb1="C0007841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66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BYDATE&lt;/Style&gt;&lt;LeftDelim&gt;{&lt;/LeftDelim&gt;&lt;RightDelim&gt;}&lt;/RightDelim&gt;&lt;FontName&gt;Calibri&lt;/FontName&gt;&lt;FontSize&gt;12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rtfer2v00t50peefrz2pwz9v0xrxv952svtp&quot;&gt;citations&lt;record-ids&gt;&lt;item&gt;1&lt;/item&gt;&lt;item&gt;2&lt;/item&gt;&lt;item&gt;3&lt;/item&gt;&lt;item&gt;4&lt;/item&gt;&lt;item&gt;5&lt;/item&gt;&lt;item&gt;6&lt;/item&gt;&lt;item&gt;7&lt;/item&gt;&lt;item&gt;8&lt;/item&gt;&lt;item&gt;9&lt;/item&gt;&lt;/record-ids&gt;&lt;/item&gt;&lt;/Libraries&gt;"/>
  </w:docVars>
  <w:rsids>
    <w:rsidRoot w:val="00FC6616"/>
    <w:rsid w:val="00034BE6"/>
    <w:rsid w:val="00036F77"/>
    <w:rsid w:val="00043CE7"/>
    <w:rsid w:val="00083B09"/>
    <w:rsid w:val="000B0228"/>
    <w:rsid w:val="000B2D1D"/>
    <w:rsid w:val="000B6928"/>
    <w:rsid w:val="000C3D95"/>
    <w:rsid w:val="000C4F38"/>
    <w:rsid w:val="000D5CEA"/>
    <w:rsid w:val="00164C73"/>
    <w:rsid w:val="001705C7"/>
    <w:rsid w:val="001735E5"/>
    <w:rsid w:val="00190708"/>
    <w:rsid w:val="001E2681"/>
    <w:rsid w:val="00224CC0"/>
    <w:rsid w:val="00241198"/>
    <w:rsid w:val="00250489"/>
    <w:rsid w:val="002560B8"/>
    <w:rsid w:val="00272BAC"/>
    <w:rsid w:val="00276B42"/>
    <w:rsid w:val="00283C6D"/>
    <w:rsid w:val="002840BD"/>
    <w:rsid w:val="00297429"/>
    <w:rsid w:val="002D7854"/>
    <w:rsid w:val="00353E0C"/>
    <w:rsid w:val="00356BCE"/>
    <w:rsid w:val="003616D0"/>
    <w:rsid w:val="00392835"/>
    <w:rsid w:val="003A2668"/>
    <w:rsid w:val="003A5CB5"/>
    <w:rsid w:val="003B0B25"/>
    <w:rsid w:val="003B464B"/>
    <w:rsid w:val="003B489B"/>
    <w:rsid w:val="003C7DCA"/>
    <w:rsid w:val="003D1160"/>
    <w:rsid w:val="00415C6D"/>
    <w:rsid w:val="00420DAC"/>
    <w:rsid w:val="0044255D"/>
    <w:rsid w:val="004531A9"/>
    <w:rsid w:val="004541A1"/>
    <w:rsid w:val="00481F4B"/>
    <w:rsid w:val="00497E71"/>
    <w:rsid w:val="004A0E35"/>
    <w:rsid w:val="004B1F19"/>
    <w:rsid w:val="004B698E"/>
    <w:rsid w:val="004E3E11"/>
    <w:rsid w:val="004E5A57"/>
    <w:rsid w:val="004E6C8E"/>
    <w:rsid w:val="0053212F"/>
    <w:rsid w:val="00547D9E"/>
    <w:rsid w:val="00552711"/>
    <w:rsid w:val="005628ED"/>
    <w:rsid w:val="00590D4B"/>
    <w:rsid w:val="0059252A"/>
    <w:rsid w:val="005A1375"/>
    <w:rsid w:val="005B0F47"/>
    <w:rsid w:val="005C7172"/>
    <w:rsid w:val="00600C88"/>
    <w:rsid w:val="006274FA"/>
    <w:rsid w:val="00644D8D"/>
    <w:rsid w:val="006450CE"/>
    <w:rsid w:val="00651F09"/>
    <w:rsid w:val="00676BAC"/>
    <w:rsid w:val="00682D07"/>
    <w:rsid w:val="006D3EB3"/>
    <w:rsid w:val="006F0EBA"/>
    <w:rsid w:val="00705094"/>
    <w:rsid w:val="00714A67"/>
    <w:rsid w:val="00714F9B"/>
    <w:rsid w:val="007311A1"/>
    <w:rsid w:val="00752B52"/>
    <w:rsid w:val="0080429E"/>
    <w:rsid w:val="00821025"/>
    <w:rsid w:val="00826A89"/>
    <w:rsid w:val="00863EFF"/>
    <w:rsid w:val="00870C29"/>
    <w:rsid w:val="008762F7"/>
    <w:rsid w:val="00883277"/>
    <w:rsid w:val="008C6ED5"/>
    <w:rsid w:val="008D2E19"/>
    <w:rsid w:val="008D5431"/>
    <w:rsid w:val="008E6E70"/>
    <w:rsid w:val="008F2630"/>
    <w:rsid w:val="008F47EB"/>
    <w:rsid w:val="009266C3"/>
    <w:rsid w:val="00932CF9"/>
    <w:rsid w:val="00934A06"/>
    <w:rsid w:val="00935D70"/>
    <w:rsid w:val="00940D99"/>
    <w:rsid w:val="00944098"/>
    <w:rsid w:val="0094583A"/>
    <w:rsid w:val="00994072"/>
    <w:rsid w:val="009C68F1"/>
    <w:rsid w:val="00A34B78"/>
    <w:rsid w:val="00AB2C99"/>
    <w:rsid w:val="00AB7C03"/>
    <w:rsid w:val="00AC01A2"/>
    <w:rsid w:val="00AC3F5C"/>
    <w:rsid w:val="00B14656"/>
    <w:rsid w:val="00B15A8E"/>
    <w:rsid w:val="00B347D4"/>
    <w:rsid w:val="00B34D4A"/>
    <w:rsid w:val="00B47A58"/>
    <w:rsid w:val="00B6210C"/>
    <w:rsid w:val="00B872CB"/>
    <w:rsid w:val="00B875C0"/>
    <w:rsid w:val="00B875DD"/>
    <w:rsid w:val="00BA684B"/>
    <w:rsid w:val="00BC0E4F"/>
    <w:rsid w:val="00BE40A1"/>
    <w:rsid w:val="00C14E5A"/>
    <w:rsid w:val="00C440BD"/>
    <w:rsid w:val="00C657CC"/>
    <w:rsid w:val="00CC172B"/>
    <w:rsid w:val="00D012FE"/>
    <w:rsid w:val="00D91934"/>
    <w:rsid w:val="00DC274F"/>
    <w:rsid w:val="00DD6D08"/>
    <w:rsid w:val="00E36CA1"/>
    <w:rsid w:val="00E411AE"/>
    <w:rsid w:val="00E575E5"/>
    <w:rsid w:val="00E623AF"/>
    <w:rsid w:val="00E81EE2"/>
    <w:rsid w:val="00E86ECB"/>
    <w:rsid w:val="00ED5E8A"/>
    <w:rsid w:val="00EE10B9"/>
    <w:rsid w:val="00EF0CB5"/>
    <w:rsid w:val="00EF106A"/>
    <w:rsid w:val="00F34C3C"/>
    <w:rsid w:val="00F67A4D"/>
    <w:rsid w:val="00FB4EDC"/>
    <w:rsid w:val="00FC2E04"/>
    <w:rsid w:val="00FC6616"/>
    <w:rsid w:val="00FE063A"/>
    <w:rsid w:val="00FF044C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4:docId w14:val="55005657"/>
  <w14:defaultImageDpi w14:val="32767"/>
  <w15:chartTrackingRefBased/>
  <w15:docId w15:val="{C3D8F56A-496F-B64D-B493-FED3CA19F45B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US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EndNoteBibliographyTitle">
    <w:name w:val="EndNote Bibliography Title"/>
    <w:basedOn w:val="Normal"/>
    <w:link w:val="EndNoteBibliographyTitleChar"/>
    <w:rsid w:val="00FC6616"/>
    <w:pPr>
      <w:jc w:val="center"/>
    </w:pPr>
    <w:rPr>
      <w:rFonts w:ascii="Calibri" w:hAnsi="Calibri" w:cs="Calibri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FC6616"/>
    <w:rPr>
      <w:rFonts w:ascii="Calibri" w:hAnsi="Calibri" w:cs="Calibri"/>
    </w:rPr>
  </w:style>
  <w:style w:type="paragraph" w:customStyle="1" w:styleId="EndNoteBibliography">
    <w:name w:val="EndNote Bibliography"/>
    <w:basedOn w:val="Normal"/>
    <w:link w:val="EndNoteBibliographyChar"/>
    <w:rsid w:val="00FC6616"/>
    <w:rPr>
      <w:rFonts w:ascii="Calibri" w:hAnsi="Calibri" w:cs="Calibri"/>
    </w:rPr>
  </w:style>
  <w:style w:type="character" w:customStyle="1" w:styleId="EndNoteBibliographyChar">
    <w:name w:val="EndNote Bibliography Char"/>
    <w:basedOn w:val="DefaultParagraphFont"/>
    <w:link w:val="EndNoteBibliography"/>
    <w:rsid w:val="00FC6616"/>
    <w:rPr>
      <w:rFonts w:ascii="Calibri" w:hAnsi="Calibri" w:cs="Calibri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5" Type="http://schemas.openxmlformats.org/officeDocument/2006/relationships/theme" Target="theme/theme1.xml"/><Relationship Id="rId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412</Words>
  <Characters>2353</Characters>
  <Application>Microsoft Office Word</Application>
  <DocSecurity>0</DocSecurity>
  <Lines>19</Lines>
  <Paragraphs>5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276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Alexander Fiksdal</dc:creator>
  <cp:keywords/>
  <dc:description/>
  <cp:lastModifiedBy>Alexander Fiksdal</cp:lastModifiedBy>
  <cp:revision>3</cp:revision>
  <dcterms:created xsi:type="dcterms:W3CDTF">2018-08-18T14:23:00Z</dcterms:created>
  <dcterms:modified xsi:type="dcterms:W3CDTF">2018-08-18T15:17:00Z</dcterms:modified>
</cp:coreProperties>
</file>